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54566E" w14:textId="6EBA12BC" w:rsidR="0046686D" w:rsidRPr="002C54EA" w:rsidRDefault="00A72388">
      <w:pPr>
        <w:rPr>
          <w:b/>
          <w:sz w:val="28"/>
        </w:rPr>
      </w:pPr>
      <w:bookmarkStart w:id="0" w:name="_GoBack"/>
      <w:r w:rsidRPr="002C54EA">
        <w:rPr>
          <w:b/>
          <w:sz w:val="28"/>
        </w:rPr>
        <w:t>WoW sourdough</w:t>
      </w:r>
    </w:p>
    <w:bookmarkEnd w:id="0"/>
    <w:p w14:paraId="2CD3CFBB" w14:textId="77777777" w:rsidR="00A72388" w:rsidRDefault="00A72388">
      <w:r>
        <w:fldChar w:fldCharType="begin">
          <w:fldData xml:space="preserve">PEVuZE5vdGU+PENpdGU+PEF1dGhvcj5BcmVuZHQ8L0F1dGhvcj48WWVhcj4yMDExPC9ZZWFyPjxS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=
</w:fldData>
        </w:fldChar>
      </w:r>
      <w:r>
        <w:instrText xml:space="preserve"> ADDIN EN.CITE </w:instrText>
      </w:r>
      <w:r>
        <w:fldChar w:fldCharType="begin">
          <w:fldData xml:space="preserve">PEVuZE5vdGU+PENpdGU+PEF1dGhvcj5BcmVuZHQ8L0F1dGhvcj48WWVhcj4yMDExPC9ZZWFyPjxS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=
</w:fldData>
        </w:fldChar>
      </w:r>
      <w:r>
        <w:instrText xml:space="preserve"> ADDIN EN.CITE.DATA </w:instrText>
      </w:r>
      <w:r>
        <w:fldChar w:fldCharType="end"/>
      </w:r>
      <w:r>
        <w:fldChar w:fldCharType="separate"/>
      </w:r>
      <w:r>
        <w:rPr>
          <w:noProof/>
        </w:rPr>
        <w:t>(1-19)</w:t>
      </w:r>
      <w:r>
        <w:fldChar w:fldCharType="end"/>
      </w:r>
    </w:p>
    <w:p w14:paraId="0B4CBDFA" w14:textId="77777777" w:rsidR="00A72388" w:rsidRDefault="00A72388"/>
    <w:p w14:paraId="3A1CB7C6" w14:textId="77777777" w:rsidR="00A72388" w:rsidRPr="00A72388" w:rsidRDefault="00A72388" w:rsidP="00A72388">
      <w:pPr>
        <w:pStyle w:val="EndNoteBibliography"/>
        <w:spacing w:after="0"/>
      </w:pPr>
      <w:r>
        <w:fldChar w:fldCharType="begin"/>
      </w:r>
      <w:r>
        <w:instrText xml:space="preserve"> ADDIN EN.REFLIST </w:instrText>
      </w:r>
      <w:r>
        <w:fldChar w:fldCharType="separate"/>
      </w:r>
      <w:r w:rsidRPr="00A72388">
        <w:t>1.</w:t>
      </w:r>
      <w:r w:rsidRPr="00A72388">
        <w:tab/>
        <w:t>Arendt EK, Moroni A, Zannini E. Medical nutrition therapy: use of sourdough lactic acid bacteria as a cell factory for delivering functional biomolecules and food ingredients in gluten free bread. Microbial cell factories. 2011;10(1):S15.</w:t>
      </w:r>
    </w:p>
    <w:p w14:paraId="718F3EB5" w14:textId="77777777" w:rsidR="00A72388" w:rsidRPr="00A72388" w:rsidRDefault="00A72388" w:rsidP="00A72388">
      <w:pPr>
        <w:pStyle w:val="EndNoteBibliography"/>
        <w:spacing w:after="0"/>
      </w:pPr>
      <w:r w:rsidRPr="00A72388">
        <w:t>2.</w:t>
      </w:r>
      <w:r w:rsidRPr="00A72388">
        <w:tab/>
        <w:t>Bondia-Pons I, Nordlund E, Mattila I, Katina K, Aura A-M, Kolehmainen M, et al. Postprandial differences in the plasma metabolome of healthy Finnish subjects after intake of a sourdough fermented endosperm rye bread versus white wheat bread. Nutrition journal. 2011;10(1):116.</w:t>
      </w:r>
    </w:p>
    <w:p w14:paraId="18494904" w14:textId="77777777" w:rsidR="00A72388" w:rsidRPr="00A72388" w:rsidRDefault="00A72388" w:rsidP="00A72388">
      <w:pPr>
        <w:pStyle w:val="EndNoteBibliography"/>
        <w:spacing w:after="0"/>
      </w:pPr>
      <w:r w:rsidRPr="00A72388">
        <w:t>3.</w:t>
      </w:r>
      <w:r w:rsidRPr="00A72388">
        <w:tab/>
        <w:t>Buczkowski B. Glycaemic index and perceived satiety following ingestion of sourdough breads enriched with soluble fibres. The Proceedings of the Nutrition Society. 2015;74(OCE1).</w:t>
      </w:r>
    </w:p>
    <w:p w14:paraId="4E5F6961" w14:textId="77777777" w:rsidR="00A72388" w:rsidRPr="00A72388" w:rsidRDefault="00A72388" w:rsidP="00A72388">
      <w:pPr>
        <w:pStyle w:val="EndNoteBibliography"/>
        <w:spacing w:after="0"/>
      </w:pPr>
      <w:r w:rsidRPr="00A72388">
        <w:t>4.</w:t>
      </w:r>
      <w:r w:rsidRPr="00A72388">
        <w:tab/>
        <w:t>De Angelis M, Damiano N, Rizzello CG, Cassone A, Di Cagno R, Gobbetti M. Sourdough fermentation as a tool for the manufacture of low-glycemic index white wheat bread enriched in dietary fibre. European Food Research and Technology. 2009;229(4):593-601.</w:t>
      </w:r>
    </w:p>
    <w:p w14:paraId="64D870BB" w14:textId="77777777" w:rsidR="00A72388" w:rsidRPr="00A72388" w:rsidRDefault="00A72388" w:rsidP="00A72388">
      <w:pPr>
        <w:pStyle w:val="EndNoteBibliography"/>
        <w:spacing w:after="0"/>
      </w:pPr>
      <w:r w:rsidRPr="00A72388">
        <w:t>5.</w:t>
      </w:r>
      <w:r w:rsidRPr="00A72388">
        <w:tab/>
        <w:t>Engström N, Sandberg A-S, Scheers N. Sourdough fermentation of wheat flour does not prevent the interaction of transglutaminase 2 with α2-gliadin or gluten. Nutrients. 2015;7(4):2134-44.</w:t>
      </w:r>
    </w:p>
    <w:p w14:paraId="7884B113" w14:textId="77777777" w:rsidR="00A72388" w:rsidRPr="00A72388" w:rsidRDefault="00A72388" w:rsidP="00A72388">
      <w:pPr>
        <w:pStyle w:val="EndNoteBibliography"/>
        <w:spacing w:after="0"/>
      </w:pPr>
      <w:r w:rsidRPr="00A72388">
        <w:t>6.</w:t>
      </w:r>
      <w:r w:rsidRPr="00A72388">
        <w:tab/>
        <w:t>Gänzle MG, Loponen J, Gobbetti M. Proteolysis in sourdough fermentations: mechanisms and potential for improved bread quality. Trends in food science &amp; technology. 2008;19(10):513-21.</w:t>
      </w:r>
    </w:p>
    <w:p w14:paraId="6C07D80B" w14:textId="77777777" w:rsidR="00A72388" w:rsidRPr="00A72388" w:rsidRDefault="00A72388" w:rsidP="00A72388">
      <w:pPr>
        <w:pStyle w:val="EndNoteBibliography"/>
        <w:spacing w:after="0"/>
      </w:pPr>
      <w:r w:rsidRPr="00A72388">
        <w:t>7.</w:t>
      </w:r>
      <w:r w:rsidRPr="00A72388">
        <w:tab/>
        <w:t>Gobbetti M, Rizzello CG, Di Cagno R, De Angelis M. Sourdough lactobacilli and celiac disease. Food microbiology. 2007;24(2):187-96.</w:t>
      </w:r>
    </w:p>
    <w:p w14:paraId="3F82F0C0" w14:textId="77777777" w:rsidR="00A72388" w:rsidRPr="00A72388" w:rsidRDefault="00A72388" w:rsidP="00A72388">
      <w:pPr>
        <w:pStyle w:val="EndNoteBibliography"/>
        <w:spacing w:after="0"/>
      </w:pPr>
      <w:r w:rsidRPr="00A72388">
        <w:t>8.</w:t>
      </w:r>
      <w:r w:rsidRPr="00A72388">
        <w:tab/>
        <w:t>Hlebowicz J, Lindstedt S, Björgell O, Höglund P, Almér L-O, Darwiche G. The botanical integrity of wheat products influences the gastric distention and satiety in healthy subjects. Nutrition journal. 2008;7(1):12.</w:t>
      </w:r>
    </w:p>
    <w:p w14:paraId="4BCDB3F7" w14:textId="77777777" w:rsidR="00A72388" w:rsidRPr="00A72388" w:rsidRDefault="00A72388" w:rsidP="00A72388">
      <w:pPr>
        <w:pStyle w:val="EndNoteBibliography"/>
        <w:spacing w:after="0"/>
      </w:pPr>
      <w:r w:rsidRPr="00A72388">
        <w:t>9.</w:t>
      </w:r>
      <w:r w:rsidRPr="00A72388">
        <w:tab/>
        <w:t>Loponen J, Mikola M, Katina K, Sontag-Strohm T, Salovaara H. Degradation of HMW glutenins during wheat sourdough fermentations. Cereal Chemistry. 2004;81(1):87-93.</w:t>
      </w:r>
    </w:p>
    <w:p w14:paraId="4E7C191E" w14:textId="77777777" w:rsidR="00A72388" w:rsidRPr="00A72388" w:rsidRDefault="00A72388" w:rsidP="00A72388">
      <w:pPr>
        <w:pStyle w:val="EndNoteBibliography"/>
        <w:spacing w:after="0"/>
      </w:pPr>
      <w:r w:rsidRPr="00A72388">
        <w:t>10.</w:t>
      </w:r>
      <w:r w:rsidRPr="00A72388">
        <w:tab/>
        <w:t>Loponen J, Sontag-Strohm T, Venäläinen J, Salovaara H. Prolamin hydrolysis in wheat sourdoughs with differing proteolytic activities. Journal of agricultural and food chemistry. 2007;55(3):978-84.</w:t>
      </w:r>
    </w:p>
    <w:p w14:paraId="6C0293F2" w14:textId="77777777" w:rsidR="00A72388" w:rsidRPr="00A72388" w:rsidRDefault="00A72388" w:rsidP="00A72388">
      <w:pPr>
        <w:pStyle w:val="EndNoteBibliography"/>
        <w:spacing w:after="0"/>
      </w:pPr>
      <w:r w:rsidRPr="00A72388">
        <w:t>11.</w:t>
      </w:r>
      <w:r w:rsidRPr="00A72388">
        <w:tab/>
        <w:t>Maioli M, Pes GM, Sanna M, Cherchi S, Dettori M, Manca E, et al. Sourdough-leavened bread improves postprandial glucose and insulin plasma levels in subjects with impaired glucose tolerance. Acta diabetologica. 2008;45(2):91-6.</w:t>
      </w:r>
    </w:p>
    <w:p w14:paraId="609464ED" w14:textId="77777777" w:rsidR="00A72388" w:rsidRPr="00A72388" w:rsidRDefault="00A72388" w:rsidP="00A72388">
      <w:pPr>
        <w:pStyle w:val="EndNoteBibliography"/>
        <w:spacing w:after="0"/>
      </w:pPr>
      <w:r w:rsidRPr="00A72388">
        <w:t>12.</w:t>
      </w:r>
      <w:r w:rsidRPr="00A72388">
        <w:tab/>
        <w:t>Mofidi A, Ferraro ZM, Stewart KA, Tulk HM, Robinson LE, Duncan AM, et al. The acute impact of ingestion of sourdough and whole-grain breads on blood glucose, insulin, and incretins in overweight and obese men. Journal of nutrition and metabolism. 2012;2012.</w:t>
      </w:r>
    </w:p>
    <w:p w14:paraId="2C9E5F8B" w14:textId="77777777" w:rsidR="00A72388" w:rsidRPr="00A72388" w:rsidRDefault="00A72388" w:rsidP="00A72388">
      <w:pPr>
        <w:pStyle w:val="EndNoteBibliography"/>
        <w:spacing w:after="0"/>
      </w:pPr>
      <w:r w:rsidRPr="00A72388">
        <w:t>13.</w:t>
      </w:r>
      <w:r w:rsidRPr="00A72388">
        <w:tab/>
        <w:t>Moroni AV, Dal Bello F, Arendt EK. Sourdough in gluten-free bread-making: an ancient technology to solve a novel issue? Food microbiology. 2009;26(7):676-84.</w:t>
      </w:r>
    </w:p>
    <w:p w14:paraId="394E7A9D" w14:textId="77777777" w:rsidR="00A72388" w:rsidRPr="00A72388" w:rsidRDefault="00A72388" w:rsidP="00A72388">
      <w:pPr>
        <w:pStyle w:val="EndNoteBibliography"/>
        <w:spacing w:after="0"/>
      </w:pPr>
      <w:r w:rsidRPr="00A72388">
        <w:t>14.</w:t>
      </w:r>
      <w:r w:rsidRPr="00A72388">
        <w:tab/>
        <w:t>Poutanen K, Flander L, Katina K. Sourdough and cereal fermentation in a nutritional perspective. Food microbiology. 2009;26(7):693-9.</w:t>
      </w:r>
    </w:p>
    <w:p w14:paraId="454F89CC" w14:textId="77777777" w:rsidR="00A72388" w:rsidRPr="00A72388" w:rsidRDefault="00A72388" w:rsidP="00A72388">
      <w:pPr>
        <w:pStyle w:val="EndNoteBibliography"/>
        <w:spacing w:after="0"/>
      </w:pPr>
      <w:r w:rsidRPr="00A72388">
        <w:lastRenderedPageBreak/>
        <w:t>15.</w:t>
      </w:r>
      <w:r w:rsidRPr="00A72388">
        <w:tab/>
        <w:t>Rizzello CG, Curiel JA, Nionelli L, Vincentini O, Di Cagno R, Silano M, et al. Use of fungal proteases and selected sourdough lactic acid bacteria for making wheat bread with an intermediate content of gluten. Food microbiology. 2014;37:59-68.</w:t>
      </w:r>
    </w:p>
    <w:p w14:paraId="4E011CDA" w14:textId="77777777" w:rsidR="00A72388" w:rsidRPr="00A72388" w:rsidRDefault="00A72388" w:rsidP="00A72388">
      <w:pPr>
        <w:pStyle w:val="EndNoteBibliography"/>
        <w:spacing w:after="0"/>
      </w:pPr>
      <w:r w:rsidRPr="00A72388">
        <w:t>16.</w:t>
      </w:r>
      <w:r w:rsidRPr="00A72388">
        <w:tab/>
        <w:t>Rizzello CG, De Angelis M, Di Cagno R, Camarca A, Silano M, Losito I, et al. Highly efficient gluten degradation by lactobacilli and fungal proteases during food processing: new perspectives for celiac disease. Applied and environmental microbiology. 2007;73(14):4499-507.</w:t>
      </w:r>
    </w:p>
    <w:p w14:paraId="33C336B5" w14:textId="77777777" w:rsidR="00A72388" w:rsidRPr="00A72388" w:rsidRDefault="00A72388" w:rsidP="00A72388">
      <w:pPr>
        <w:pStyle w:val="EndNoteBibliography"/>
        <w:spacing w:after="0"/>
      </w:pPr>
      <w:r w:rsidRPr="00A72388">
        <w:t>17.</w:t>
      </w:r>
      <w:r w:rsidRPr="00A72388">
        <w:tab/>
        <w:t>Sandberg A-S, Andersson H. Effect of dietary phytase on the digestion of phytate in the stomach and small intestine of humans. The Journal of nutrition. 1988;118(4):469-73.</w:t>
      </w:r>
    </w:p>
    <w:p w14:paraId="55B3ABE0" w14:textId="77777777" w:rsidR="00A72388" w:rsidRPr="00A72388" w:rsidRDefault="00A72388" w:rsidP="00A72388">
      <w:pPr>
        <w:pStyle w:val="EndNoteBibliography"/>
        <w:spacing w:after="0"/>
      </w:pPr>
      <w:r w:rsidRPr="00A72388">
        <w:t>18.</w:t>
      </w:r>
      <w:r w:rsidRPr="00A72388">
        <w:tab/>
        <w:t>Thiele C, Grassl S, Gänzle M. Gluten hydrolysis and depolymerization during sourdough fermentation. Journal of Agricultural and Food Chemistry. 2004;52(5):1307-14.</w:t>
      </w:r>
    </w:p>
    <w:p w14:paraId="2B491362" w14:textId="77777777" w:rsidR="00A72388" w:rsidRPr="00A72388" w:rsidRDefault="00A72388" w:rsidP="00A72388">
      <w:pPr>
        <w:pStyle w:val="EndNoteBibliography"/>
      </w:pPr>
      <w:r w:rsidRPr="00A72388">
        <w:t>19.</w:t>
      </w:r>
      <w:r w:rsidRPr="00A72388">
        <w:tab/>
        <w:t>Van der Meulen R, Scheirlinck I, Van Schoor A, Huys G, Vancanneyt M, Vandamme P, et al. Population dynamics and metabolite target analysis of lactic acid bacteria during laboratory fermentations of wheat and spelt sourdoughs. Applied and environmental microbiology. 2007;73(15):4741-50.</w:t>
      </w:r>
    </w:p>
    <w:p w14:paraId="736DAD35" w14:textId="669989D1" w:rsidR="00A72388" w:rsidRDefault="00A72388">
      <w:r>
        <w:fldChar w:fldCharType="end"/>
      </w:r>
    </w:p>
    <w:sectPr w:rsidR="00A72388">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9dreafx6da22qe99avv5eadextre9zwstzt&quot;&gt;Endnote_WoW sourdough Cop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record-ids&gt;&lt;/item&gt;&lt;/Libraries&gt;"/>
  </w:docVars>
  <w:rsids>
    <w:rsidRoot w:val="008429E9"/>
    <w:rsid w:val="002C54EA"/>
    <w:rsid w:val="0046686D"/>
    <w:rsid w:val="008429E9"/>
    <w:rsid w:val="00A72388"/>
    <w:rsid w:val="00D472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96E41E"/>
  <w15:chartTrackingRefBased/>
  <w15:docId w15:val="{14F2120B-AE3D-4AED-AED0-F2CD98F426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ajorHAnsi" w:eastAsiaTheme="minorHAnsi" w:hAnsiTheme="majorHAnsi" w:cstheme="minorBidi"/>
        <w:sz w:val="24"/>
        <w:szCs w:val="24"/>
        <w:lang w:val="en-US" w:eastAsia="en-US" w:bidi="ar-SA"/>
      </w:rPr>
    </w:rPrDefault>
    <w:pPrDefault>
      <w:pPr>
        <w:spacing w:after="120" w:line="360"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ard">
    <w:name w:val="Normal"/>
    <w:qFormat/>
    <w:rsid w:val="00D47281"/>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customStyle="1" w:styleId="EndNoteBibliographyTitle">
    <w:name w:val="EndNote Bibliography Title"/>
    <w:basedOn w:val="Standaard"/>
    <w:link w:val="EndNoteBibliographyTitleChar"/>
    <w:rsid w:val="00A72388"/>
    <w:pPr>
      <w:spacing w:after="0"/>
      <w:jc w:val="center"/>
    </w:pPr>
    <w:rPr>
      <w:rFonts w:ascii="Times New Roman" w:hAnsi="Times New Roman" w:cs="Times New Roman"/>
      <w:noProof/>
    </w:rPr>
  </w:style>
  <w:style w:type="character" w:customStyle="1" w:styleId="EndNoteBibliographyTitleChar">
    <w:name w:val="EndNote Bibliography Title Char"/>
    <w:basedOn w:val="Standaardalinea-lettertype"/>
    <w:link w:val="EndNoteBibliographyTitle"/>
    <w:rsid w:val="00A72388"/>
    <w:rPr>
      <w:rFonts w:ascii="Times New Roman" w:hAnsi="Times New Roman" w:cs="Times New Roman"/>
      <w:noProof/>
    </w:rPr>
  </w:style>
  <w:style w:type="paragraph" w:customStyle="1" w:styleId="EndNoteBibliography">
    <w:name w:val="EndNote Bibliography"/>
    <w:basedOn w:val="Standaard"/>
    <w:link w:val="EndNoteBibliographyChar"/>
    <w:rsid w:val="00A72388"/>
    <w:pPr>
      <w:spacing w:line="240" w:lineRule="auto"/>
    </w:pPr>
    <w:rPr>
      <w:rFonts w:ascii="Times New Roman" w:hAnsi="Times New Roman" w:cs="Times New Roman"/>
      <w:noProof/>
    </w:rPr>
  </w:style>
  <w:style w:type="character" w:customStyle="1" w:styleId="EndNoteBibliographyChar">
    <w:name w:val="EndNote Bibliography Char"/>
    <w:basedOn w:val="Standaardalinea-lettertype"/>
    <w:link w:val="EndNoteBibliography"/>
    <w:rsid w:val="00A72388"/>
    <w:rPr>
      <w:rFonts w:ascii="Times New Roman" w:hAnsi="Times New Roman"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angepast 2">
      <a:majorFont>
        <a:latin typeface="Times New Roman"/>
        <a:ea typeface=""/>
        <a:cs typeface=""/>
      </a:majorFont>
      <a:minorFont>
        <a:latin typeface="Times New Roman"/>
        <a:ea typeface=""/>
        <a:cs typeface=""/>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Pages>
  <Words>611</Words>
  <Characters>3487</Characters>
  <Application>Microsoft Office Word</Application>
  <DocSecurity>0</DocSecurity>
  <Lines>29</Lines>
  <Paragraphs>8</Paragraphs>
  <ScaleCrop>false</ScaleCrop>
  <Company/>
  <LinksUpToDate>false</LinksUpToDate>
  <CharactersWithSpaces>4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ssen, Stijn (Stud. FHML / SCI / Alumni)</dc:creator>
  <cp:keywords/>
  <dc:description/>
  <cp:lastModifiedBy>Hanssen, Stijn (Stud. FHML / SCI / Alumni)</cp:lastModifiedBy>
  <cp:revision>4</cp:revision>
  <dcterms:created xsi:type="dcterms:W3CDTF">2017-11-10T17:28:00Z</dcterms:created>
  <dcterms:modified xsi:type="dcterms:W3CDTF">2017-11-10T17:31:00Z</dcterms:modified>
</cp:coreProperties>
</file>